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75BF3ABA"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haron Strauss</w:t>
      </w:r>
      <w:r w:rsidRPr="001B063A">
        <w:rPr>
          <w:rFonts w:ascii="Helvetica Neue" w:hAnsi="Helvetica Neue" w:cs="Arial"/>
          <w:color w:val="000000"/>
          <w:vertAlign w:val="superscript"/>
        </w:rPr>
        <w:t>2,3</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P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4725ED89"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A35831">
        <w:rPr>
          <w:rFonts w:ascii="Helvetica Neue" w:hAnsi="Helvetica Neue" w:cs="Arial"/>
          <w:color w:val="000000"/>
        </w:rPr>
        <w:t xml:space="preserve"> (Helmus et al. 2014, others)</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E37B4C">
        <w:rPr>
          <w:rFonts w:ascii="Helvetica Neue" w:hAnsi="Helvetica Neue" w:cs="Arial"/>
          <w:color w:val="000000"/>
        </w:rPr>
        <w:t xml:space="preserve"> (Parmesan and Yohe 2003, others)</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Slatkin 2015)</w:t>
      </w:r>
      <w:r w:rsidR="00E302B1" w:rsidRPr="001B063A">
        <w:rPr>
          <w:rFonts w:ascii="Helvetica Neue" w:hAnsi="Helvetica Neue" w:cs="Arial"/>
          <w:color w:val="000000"/>
        </w:rPr>
        <w:t xml:space="preserve">. </w:t>
      </w:r>
    </w:p>
    <w:p w14:paraId="19F3753E" w14:textId="7777777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E37B4C">
        <w:rPr>
          <w:rFonts w:ascii="Helvetica Neue" w:hAnsi="Helvetica Neue" w:cs="Arial"/>
          <w:color w:val="000000"/>
        </w:rPr>
        <w:t>Hewitt 1996, Excoffier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Slatkin and Excoffier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r w:rsidR="009B7DF1">
        <w:rPr>
          <w:rFonts w:ascii="Helvetica Neue" w:hAnsi="Helvetica Neue" w:cs="Arial"/>
          <w:i/>
          <w:color w:val="000000"/>
        </w:rPr>
        <w:t>Somateria mollissima</w:t>
      </w:r>
      <w:r w:rsidR="009B7DF1">
        <w:rPr>
          <w:rFonts w:ascii="Helvetica Neue" w:hAnsi="Helvetica Neue" w:cs="Arial"/>
          <w:color w:val="000000"/>
        </w:rPr>
        <w:t>) (Tiedemann et al. 2004), ragwort (</w:t>
      </w:r>
      <w:r w:rsidR="009B7DF1" w:rsidRPr="009B7DF1">
        <w:rPr>
          <w:rFonts w:ascii="Helvetica Neue" w:hAnsi="Helvetica Neue" w:cs="Arial"/>
          <w:i/>
          <w:color w:val="000000"/>
        </w:rPr>
        <w:t>Senecio halleri</w:t>
      </w:r>
      <w:r w:rsidR="009B7DF1">
        <w:rPr>
          <w:rFonts w:ascii="Helvetica Neue" w:hAnsi="Helvetica Neue" w:cs="Arial"/>
          <w:color w:val="000000"/>
        </w:rPr>
        <w:t>) (Bettin et al. 2007), and rough-skinned newts (</w:t>
      </w:r>
      <w:r w:rsidR="009B7DF1" w:rsidRPr="009B265E">
        <w:rPr>
          <w:rFonts w:ascii="Helvetica Neue" w:hAnsi="Helvetica Neue" w:cs="Arial"/>
          <w:i/>
          <w:color w:val="000000"/>
        </w:rPr>
        <w:t>Taricha granulosa</w:t>
      </w:r>
      <w:r w:rsidR="009B7DF1">
        <w:rPr>
          <w:rFonts w:ascii="Helvetica Neue" w:hAnsi="Helvetica Neue" w:cs="Arial"/>
          <w:color w:val="000000"/>
        </w:rPr>
        <w:t xml:space="preserve">) (Kuchta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lastRenderedPageBreak/>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Pfeiller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62CDF60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commentRangeStart w:id="0"/>
      <w:r w:rsidRPr="001B063A">
        <w:rPr>
          <w:rFonts w:ascii="Helvetica Neue" w:hAnsi="Helvetica Neue" w:cs="Arial"/>
          <w:color w:val="000000"/>
        </w:rPr>
        <w:t xml:space="preserve">the monarch </w:t>
      </w:r>
      <w:commentRangeEnd w:id="0"/>
      <w:r w:rsidR="003800D0">
        <w:rPr>
          <w:rStyle w:val="CommentReference"/>
        </w:rPr>
        <w:commentReference w:id="0"/>
      </w:r>
      <w:r w:rsidRPr="001B063A">
        <w:rPr>
          <w:rFonts w:ascii="Helvetica Neue" w:hAnsi="Helvetica Neue" w:cs="Arial"/>
          <w:color w:val="000000"/>
        </w:rPr>
        <w:t>crossed the Pacific quite recently, with the earliest positive records of monarch occurrences coming from the 1840s in Hawaii (Vane-Wright 1993, Zalucki and Clarke 2004). By 1871, the monarch had reached Australia and was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77777777"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microsatellites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Pr="001B063A"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iT PicoGreen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BioTek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33469B5C" w14:textId="77777777" w:rsidR="00E70B1E" w:rsidRPr="001B063A" w:rsidRDefault="00E70B1E" w:rsidP="000867B1">
      <w:pPr>
        <w:pBdr>
          <w:bottom w:val="double" w:sz="6" w:space="1" w:color="auto"/>
        </w:pBdr>
        <w:jc w:val="center"/>
        <w:rPr>
          <w:rFonts w:ascii="Helvetica Neue" w:hAnsi="Helvetica Neue" w:cs="Arial"/>
          <w:i/>
          <w:color w:val="000000"/>
        </w:rPr>
      </w:pPr>
    </w:p>
    <w:p w14:paraId="36C2F4A9" w14:textId="77777777" w:rsidR="00D7319C" w:rsidRPr="001B063A" w:rsidRDefault="00D7319C" w:rsidP="00E70B1E">
      <w:pPr>
        <w:jc w:val="both"/>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SAMtools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r w:rsidR="001F1D1D">
        <w:rPr>
          <w:rFonts w:ascii="Helvetica Neue" w:hAnsi="Helvetica Neue" w:cs="Arial"/>
          <w:iCs/>
          <w:color w:val="000000"/>
        </w:rPr>
        <w:t xml:space="preserve">SAMtools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snpR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between each pair of populations for each SNP was then calculated using the snpR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52BC5FAE"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Paradis et al., 2004)</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For comparison, a sparse Non-Negative Matrix Factorization algorithm was also used to generate individual ancestry coefficients for each individual for between 1 and 12 putative population clusters </w:t>
      </w:r>
      <w:r w:rsidR="000C4EA1">
        <w:rPr>
          <w:rFonts w:ascii="Helvetica Neue" w:hAnsi="Helvetica Neue" w:cs="Arial"/>
          <w:iCs/>
          <w:color w:val="000000"/>
        </w:rPr>
        <w:t>(k)</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534/genetics.113.160572","ISSN":"0016-6731","abstract":"Inference of individual ancestry coefficients, which is important for population genetic and association studies, is commonly performed using computer-intensive likelihood algorithms. With the availability of large population genomic data sets, fast versions of likelihood algorithms have attracted considerable attention. Reducing the computational burden of estimation algorithms remains, however, a major challenge. Here, we present a fast and efficient method for estimating individual ancestry coefficients based on sparse nonnegative matrix factorization algorithms. We implemented our method in the computer program sNMF and applied it to human and plant data sets. The performances of sNMF were then compared to the likelihood algorithm implemented in the computer program ADMIXTURE. Without loss of accuracy, sNMF computed estimates of ancestry coefficients with runtimes ~10{\\textendash}30 times shorter than those of ADMIXTURE.","author":[{"dropping-particle":"","family":"Frichot","given":"Eric","non-dropping-particle":"","parse-names":false,"suffix":""},{"dropping-particle":"","family":"Mathieu","given":"François","non-dropping-particle":"","parse-names":false,"suffix":""},{"dropping-particle":"","family":"Trouillon","given":"Théo","non-dropping-particle":"","parse-names":false,"suffix":""},{"dropping-particle":"","family":"Bouchard","given":"Guillaume","non-dropping-particle":"","parse-names":false,"suffix":""},{"dropping-particle":"","family":"François","given":"Olivier","non-dropping-particle":"","parse-names":false,"suffix":""}],"container-title":"Genetics","id":"ITEM-1","issue":"4","issued":{"date-parts":[["2014"]]},"page":"973-983","publisher":"Genetics","title":"Fast and Efficient Estimation of Individual Ancestry Coefficients","type":"article-journal","volume":"196"},"uris":["http://www.mendeley.com/documents/?uuid=2875fcdc-ddb8-437b-b698-518f592b4bca"]}],"mendeley":{"formattedCitation":"(Frichot et al., 2014)","plainTextFormattedCitation":"(Frichot et al., 2014)","previouslyFormattedCitation":"(Frichot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Frichot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LEA R package </w:t>
      </w:r>
      <w:r w:rsidR="003B1AAE">
        <w:rPr>
          <w:rFonts w:ascii="Helvetica Neue" w:hAnsi="Helvetica Neue" w:cs="Arial"/>
          <w:iCs/>
          <w:color w:val="000000"/>
        </w:rPr>
        <w:fldChar w:fldCharType="begin" w:fldLock="1"/>
      </w:r>
      <w:r w:rsidR="000C4EA1">
        <w:rPr>
          <w:rFonts w:ascii="Helvetica Neue" w:hAnsi="Helvetica Neue" w:cs="Arial"/>
          <w:iCs/>
          <w:color w:val="000000"/>
        </w:rPr>
        <w:instrText>ADDIN CSL_CITATION {"citationItems":[{"id":"ITEM-1","itemData":{"DOI":"10.1111/2041-210X.12382","ISSN":"2041-210X","abstract":"Summary Based on population genomic and environmental data, genomewide ecological association studies aim at detecting allele frequencies that exhibit significant statistical association with ecological gradients. Ecological association studies can provide lists of genetic polymorphisms that are potentially involved in local adaptation to environmental conditions through natural selection. Here, we present the R package LEA that enables users to run ecological association studies from the R command line. The package can perform analyses of population structure and genome scans for adaptive alleles from large genomic data sets. It derives advantages from R programming functionalities to adjust significance values for multiple testing issues and to visualize results. This note also illustrates the main steps of ecological association studies and the typical use of LEA for analysing data sets based on R commands.","author":[{"dropping-particle":"","family":"Frichot","given":"Eric","non-dropping-particle":"","parse-names":false,"suffix":""},{"dropping-particle":"","family":"François","given":"Olivier","non-dropping-particle":"","parse-names":false,"suffix":""}],"container-title":"Methods in Ecology and Evolution","id":"ITEM-1","issue":"8","issued":{"date-parts":[["2015","8","1"]]},"note":"doi: 10.1111/2041-210X.12382","page":"925-929","publisher":"John Wiley &amp; Sons, Ltd (10.1111)","title":"LEA: An R package for landscape and ecological association studies","type":"article-journal","volume":"6"},"uris":["http://www.mendeley.com/documents/?uuid=a6c4fa49-b20f-4205-ad0b-ab5011aa9fdd"]}],"mendeley":{"formattedCitation":"(Frichot &amp; François, 2015)","plainTextFormattedCitation":"(Frichot &amp; François, 2015)","previouslyFormattedCitation":"(Frichot &amp; François, 2015)"},"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Frichot &amp; François, 2015)</w:t>
      </w:r>
      <w:r w:rsidR="003B1AAE">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pophelper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snpR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xml:space="preserve">) R packages were used to simplify this analysis. Lastly, NGSadmix  was also used to calculate ancestry proportions for each individual at each value of k from 1 to 12 </w:t>
      </w:r>
      <w:r w:rsidR="000C4EA1" w:rsidRPr="00621411">
        <w:rPr>
          <w:rFonts w:ascii="Helvetica Neue" w:hAnsi="Helvetica Neue" w:cs="Arial"/>
          <w:iCs/>
          <w:color w:val="000000"/>
        </w:rPr>
        <w:fldChar w:fldCharType="begin" w:fldLock="1"/>
      </w:r>
      <w:r w:rsidR="00AC3C2F" w:rsidRPr="00621411">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Skotte et al., 2013)</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a Principal Component Analysis (PCA) was conducted on the called genotypic data for comparison.</w:t>
      </w:r>
    </w:p>
    <w:p w14:paraId="72994FDA" w14:textId="42E67D09"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δaδi (dadi)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Danaus erippus</w:t>
      </w:r>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w:t>
      </w:r>
      <w:r w:rsidR="00442634" w:rsidRPr="00621411">
        <w:rPr>
          <w:rFonts w:ascii="Helvetica Neue" w:eastAsia="Times New Roman" w:hAnsi="Helvetica Neue" w:cs="Times New Roman"/>
        </w:rPr>
        <w:lastRenderedPageBreak/>
        <w:t xml:space="preserve">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Figure X.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listed in Table X. Unlike Portik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145C2432" w14:textId="185B2585" w:rsidR="00D06EE7" w:rsidRPr="00D06EE7" w:rsidRDefault="00D06EE7" w:rsidP="00D06EE7">
      <w:pPr>
        <w:ind w:firstLine="720"/>
        <w:rPr>
          <w:rFonts w:ascii="Helvetica Neue" w:eastAsia="Times New Roman" w:hAnsi="Helvetica Neue" w:cs="Times New Roman"/>
        </w:rPr>
      </w:pPr>
      <w:r>
        <w:rPr>
          <w:rFonts w:ascii="Helvetica Neue" w:eastAsia="Times New Roman" w:hAnsi="Helvetica Neue" w:cs="Times New Roman"/>
        </w:rPr>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xml:space="preserve">) was calculated for each pairwise combination of the North American, Hawaiian, Queensland, and </w:t>
      </w:r>
      <w:r w:rsidRPr="00D06EE7">
        <w:rPr>
          <w:rFonts w:ascii="Helvetica Neue" w:eastAsia="Times New Roman" w:hAnsi="Helvetica Neue" w:cs="Times New Roman"/>
        </w:rPr>
        <w:t>Guamanian</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snpR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dadi dataset described above using the methods described by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snpR (Hemstrom et al </w:t>
      </w:r>
      <w:r>
        <w:rPr>
          <w:rFonts w:ascii="Helvetica Neue" w:eastAsia="Times New Roman" w:hAnsi="Helvetica Neue" w:cs="Times New Roman"/>
          <w:i/>
          <w:iCs/>
        </w:rPr>
        <w:t>in prep</w:t>
      </w:r>
      <w:r>
        <w:rPr>
          <w:rFonts w:ascii="Helvetica Neue" w:eastAsia="Times New Roman" w:hAnsi="Helvetica Neue" w:cs="Times New Roman"/>
        </w:rPr>
        <w:t>).</w:t>
      </w:r>
      <w:bookmarkStart w:id="1" w:name="_GoBack"/>
      <w:bookmarkEnd w:id="1"/>
    </w:p>
    <w:p w14:paraId="6016C589" w14:textId="77777777" w:rsidR="00442634" w:rsidRPr="00621411" w:rsidRDefault="00442634" w:rsidP="00442634">
      <w:pPr>
        <w:ind w:firstLine="720"/>
        <w:rPr>
          <w:rFonts w:ascii="Helvetica Neue" w:eastAsia="Times New Roman" w:hAnsi="Helvetica Neue" w:cs="Times New Roman"/>
        </w:rPr>
      </w:pP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7777777" w:rsidR="00F8441E" w:rsidRDefault="00E70B1E" w:rsidP="00E70B1E">
      <w:pPr>
        <w:jc w:val="both"/>
        <w:rPr>
          <w:rFonts w:ascii="Helvetica Neue" w:hAnsi="Helvetica Neue" w:cs="Arial"/>
          <w:color w:val="000000"/>
        </w:rPr>
      </w:pPr>
      <w:r w:rsidRPr="001B063A">
        <w:rPr>
          <w:rFonts w:ascii="Helvetica Neue" w:hAnsi="Helvetica Neue" w:cs="Arial"/>
          <w:color w:val="000000"/>
        </w:rPr>
        <w:tab/>
        <w:t>PC1 explained (__%) of the overall variance and separated North American from Pacific Island samples. PC2 explained (__%) of variance and split Pacific Island populations into two out-of-Hawaii expansions</w:t>
      </w:r>
      <w:r w:rsidR="00B23719">
        <w:rPr>
          <w:rFonts w:ascii="Helvetica Neue" w:hAnsi="Helvetica Neue" w:cs="Arial"/>
          <w:color w:val="000000"/>
        </w:rPr>
        <w:t xml:space="preserve"> (Figure 2a)</w:t>
      </w:r>
      <w:r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lation with increasing distance.</w:t>
      </w:r>
    </w:p>
    <w:p w14:paraId="27D5B6C3" w14:textId="266FAC23" w:rsidR="00E70B1E" w:rsidRDefault="00E70B1E" w:rsidP="00E70B1E">
      <w:pPr>
        <w:jc w:val="both"/>
        <w:rPr>
          <w:rFonts w:ascii="Helvetica Neue" w:hAnsi="Helvetica Neue" w:cs="Arial"/>
          <w:color w:val="000000"/>
        </w:rPr>
      </w:pPr>
      <w:r w:rsidRPr="001B063A">
        <w:rPr>
          <w:rFonts w:ascii="Helvetica Neue" w:hAnsi="Helvetica Neue" w:cs="Arial"/>
          <w:color w:val="000000"/>
        </w:rPr>
        <w:tab/>
      </w:r>
      <w:r w:rsidR="00621411">
        <w:rPr>
          <w:rFonts w:ascii="Helvetica Neue" w:hAnsi="Helvetica Neue" w:cs="Arial"/>
          <w:color w:val="000000"/>
        </w:rPr>
        <w:t>sNMF and NGSrelate</w:t>
      </w:r>
      <w:r w:rsidRPr="001B063A">
        <w:rPr>
          <w:rFonts w:ascii="Helvetica Neue" w:hAnsi="Helvetica Neue" w:cs="Arial"/>
          <w:color w:val="000000"/>
        </w:rPr>
        <w:t xml:space="preserve"> showed a generally similar pattern. At k = 2, North American and Pacific Island populations were pulled apart. At k = 3, Guam was separately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4CD10E70" w14:textId="77777777" w:rsidR="00B23719" w:rsidRPr="001B063A" w:rsidRDefault="00B23719" w:rsidP="00E70B1E">
      <w:pPr>
        <w:jc w:val="both"/>
        <w:rPr>
          <w:rFonts w:ascii="Helvetica Neue" w:hAnsi="Helvetica Neue" w:cs="Arial"/>
          <w:color w:val="000000"/>
        </w:rPr>
      </w:pPr>
    </w:p>
    <w:p w14:paraId="0B23AFFD"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Pr="001B063A"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69529732" w14:textId="77777777" w:rsidR="002A1706" w:rsidRPr="001B063A" w:rsidRDefault="002A1706" w:rsidP="002A1706">
      <w:pPr>
        <w:jc w:val="center"/>
        <w:rPr>
          <w:rFonts w:ascii="Helvetica Neue" w:hAnsi="Helvetica Neue" w:cs="Arial"/>
          <w:i/>
          <w:color w:val="000000"/>
        </w:rPr>
      </w:pPr>
    </w:p>
    <w:p w14:paraId="207F3DB8" w14:textId="77777777" w:rsidR="002A1706" w:rsidRPr="001B063A" w:rsidRDefault="002A1706" w:rsidP="002A1706">
      <w:pPr>
        <w:jc w:val="both"/>
        <w:rPr>
          <w:rFonts w:ascii="Helvetica Neue" w:hAnsi="Helvetica Neue" w:cs="Arial"/>
          <w:color w:val="000000"/>
        </w:rPr>
      </w:pPr>
      <w:r w:rsidRPr="001B063A">
        <w:rPr>
          <w:rFonts w:ascii="Helvetica Neue" w:hAnsi="Helvetica Neue" w:cs="Arial"/>
          <w:color w:val="000000"/>
        </w:rPr>
        <w:tab/>
        <w:t xml:space="preserve">Models suggest a recent colonization of Hawaii from North America. However, the exact timing is difficult to pinpoint and is </w:t>
      </w:r>
      <w:r w:rsidR="00B23719">
        <w:rPr>
          <w:rFonts w:ascii="Helvetica Neue" w:hAnsi="Helvetica Neue" w:cs="Arial"/>
          <w:color w:val="000000"/>
        </w:rPr>
        <w:t>sensitive to demographic scenarios specified during model specification. Models consistently predict a large effective population size in North America of approximately (); interestingly, the inferred founding population size in Hawaii was inferred to be quite high, approximately ().</w:t>
      </w:r>
    </w:p>
    <w:p w14:paraId="4C6F8C8B" w14:textId="77777777" w:rsidR="002A1706" w:rsidRDefault="002A1706" w:rsidP="002A1706">
      <w:pPr>
        <w:jc w:val="both"/>
        <w:rPr>
          <w:rFonts w:ascii="Helvetica Neue" w:hAnsi="Helvetica Neue" w:cs="Arial"/>
          <w:color w:val="000000"/>
        </w:rPr>
      </w:pPr>
      <w:r w:rsidRPr="001B063A">
        <w:rPr>
          <w:rFonts w:ascii="Helvetica Neue" w:hAnsi="Helvetica Neue" w:cs="Arial"/>
          <w:color w:val="000000"/>
        </w:rPr>
        <w:tab/>
        <w:t>There appears to be a very small amount of ongoing gene flow from North America to Hawaii</w:t>
      </w:r>
      <w:r w:rsidR="00B23719">
        <w:rPr>
          <w:rFonts w:ascii="Helvetica Neue" w:hAnsi="Helvetica Neue" w:cs="Arial"/>
          <w:color w:val="000000"/>
        </w:rPr>
        <w:t>, on the order of ____ individuals per generation</w:t>
      </w:r>
      <w:r w:rsidRPr="001B063A">
        <w:rPr>
          <w:rFonts w:ascii="Helvetica Neue" w:hAnsi="Helvetica Neue" w:cs="Arial"/>
          <w:color w:val="000000"/>
        </w:rPr>
        <w:t xml:space="preserve">. However, there is no support for Hawaii &gt; North America gene flow. </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7F1E481B" w:rsidR="00FF4D0E" w:rsidRDefault="009B2AE0" w:rsidP="009B2AE0">
      <w:pPr>
        <w:jc w:val="both"/>
        <w:rPr>
          <w:rFonts w:ascii="Helvetica Neue" w:hAnsi="Helvetica Neue" w:cs="Arial"/>
          <w:color w:val="000000"/>
        </w:rPr>
      </w:pPr>
      <w:r>
        <w:rPr>
          <w:rFonts w:ascii="Helvetica Neue" w:hAnsi="Helvetica Neue" w:cs="Arial"/>
          <w:color w:val="000000"/>
        </w:rPr>
        <w:lastRenderedPageBreak/>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test of </w:t>
      </w:r>
      <w:r w:rsidR="00C37519">
        <w:rPr>
          <w:rFonts w:ascii="Helvetica Neue" w:hAnsi="Helvetica Neue" w:cs="Arial"/>
          <w:color w:val="000000"/>
        </w:rPr>
        <w:t>North American population structure to</w:t>
      </w:r>
      <w:r w:rsidR="007C2C9D">
        <w:rPr>
          <w:rFonts w:ascii="Helvetica Neue" w:hAnsi="Helvetica Neue" w:cs="Arial"/>
          <w:color w:val="000000"/>
        </w:rPr>
        <w:t xml:space="preserve"> date</w:t>
      </w:r>
      <w:commentRangeStart w:id="2"/>
      <w:r w:rsidR="007C2C9D">
        <w:rPr>
          <w:rFonts w:ascii="Helvetica Neue" w:hAnsi="Helvetica Neue" w:cs="Arial"/>
          <w:color w:val="000000"/>
        </w:rPr>
        <w:t>*</w:t>
      </w:r>
      <w:commentRangeEnd w:id="2"/>
      <w:r w:rsidR="007C2C9D">
        <w:rPr>
          <w:rStyle w:val="CommentReference"/>
        </w:rPr>
        <w:commentReference w:id="2"/>
      </w:r>
      <w:r w:rsidR="00873DA2">
        <w:rPr>
          <w:rFonts w:ascii="Helvetica Neue" w:hAnsi="Helvetica Neue" w:cs="Arial"/>
          <w:color w:val="000000"/>
        </w:rPr>
        <w:t xml:space="preserve">. </w:t>
      </w:r>
    </w:p>
    <w:p w14:paraId="29DE5512" w14:textId="5B485993"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in common in other long-distance migratory species (references from bats, birds, salmon),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5B01D083"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islands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migratory tendencies (James 1989, Freedman et al. 2018, Hemstrom et al. in prep) that might explain the lack of differentiation seen there.</w:t>
      </w:r>
    </w:p>
    <w:p w14:paraId="530324DE" w14:textId="6506C9D5" w:rsidR="00171572" w:rsidRDefault="00FF4D0E" w:rsidP="009B2AE0">
      <w:pPr>
        <w:jc w:val="both"/>
        <w:rPr>
          <w:rFonts w:ascii="Helvetica Neue" w:hAnsi="Helvetica Neue" w:cs="Arial"/>
          <w:color w:val="000000"/>
        </w:rPr>
      </w:pPr>
      <w:r>
        <w:rPr>
          <w:rFonts w:ascii="Helvetica Neue" w:hAnsi="Helvetica Neue" w:cs="Arial"/>
          <w:color w:val="000000"/>
        </w:rPr>
        <w:lastRenderedPageBreak/>
        <w:tab/>
        <w:t>Our demographic model results</w:t>
      </w:r>
      <w:r w:rsidR="009B265E">
        <w:rPr>
          <w:rFonts w:ascii="Helvetica Neue" w:hAnsi="Helvetica Neue" w:cs="Arial"/>
          <w:color w:val="000000"/>
        </w:rPr>
        <w:t xml:space="preserve"> support the idea for a recent introduction of monarchs into Hawaii</w:t>
      </w:r>
      <w:r w:rsidR="00171572">
        <w:rPr>
          <w:rFonts w:ascii="Helvetica Neue" w:hAnsi="Helvetica Neue" w:cs="Arial"/>
          <w:color w:val="000000"/>
        </w:rPr>
        <w:t>, with most models suggesting establishment timing around ____ generations ago. However, these models appear to be highly sensitive to specified input parameters, including population growth patterns upon establishment. Demographic models such as dadi may struggle with inferring very recent divergence patterns, as highlighted by _____. Given the sensitivity of these models, along with phenotypic evidence for contemporary differentiation between Pacific and North American populations, we suggest deferring to historical records in</w:t>
      </w:r>
      <w:r>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Pr="00FF4D0E">
        <w:rPr>
          <w:rFonts w:ascii="Helvetica Neue" w:hAnsi="Helvetica Neue" w:cs="Arial"/>
          <w:i/>
          <w:color w:val="000000"/>
        </w:rPr>
        <w:t>Asclepias</w:t>
      </w:r>
      <w:r>
        <w:rPr>
          <w:rFonts w:ascii="Helvetica Neue" w:hAnsi="Helvetica Neue" w:cs="Arial"/>
          <w:color w:val="000000"/>
        </w:rPr>
        <w:t xml:space="preserve">, </w:t>
      </w:r>
      <w:r w:rsidRPr="00FF4D0E">
        <w:rPr>
          <w:rFonts w:ascii="Helvetica Neue" w:hAnsi="Helvetica Neue" w:cs="Arial"/>
          <w:i/>
          <w:color w:val="000000"/>
        </w:rPr>
        <w:t>Gomphocarpus</w:t>
      </w:r>
      <w:r>
        <w:rPr>
          <w:rFonts w:ascii="Helvetica Neue" w:hAnsi="Helvetica Neue" w:cs="Arial"/>
          <w:color w:val="000000"/>
        </w:rPr>
        <w:t xml:space="preserve">, </w:t>
      </w:r>
      <w:r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 is sufficient to generate patterns of genetic divergence </w:t>
      </w:r>
      <w:r>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Pr>
          <w:rFonts w:ascii="Helvetica Neue" w:hAnsi="Helvetica Neue" w:cs="Arial"/>
          <w:color w:val="000000"/>
        </w:rPr>
        <w:t>ons (Tenger-Trolander et al. 2019).</w:t>
      </w:r>
    </w:p>
    <w:p w14:paraId="20C6C5E5" w14:textId="0CE121D0"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butterflies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very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can lay more than 600 eggs in her lifetime</w:t>
      </w:r>
      <w:r>
        <w:rPr>
          <w:rFonts w:ascii="Helvetica Neue" w:hAnsi="Helvetica Neue" w:cs="Arial"/>
          <w:color w:val="000000"/>
        </w:rPr>
        <w:t xml:space="preserve"> (Oberhauser reference, pers. obs.),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65FD2C1D" w:rsidR="00171572" w:rsidRDefault="00171572" w:rsidP="009B2AE0">
      <w:pPr>
        <w:jc w:val="both"/>
        <w:rPr>
          <w:rFonts w:ascii="Helvetica Neue" w:hAnsi="Helvetica Neue" w:cs="Arial"/>
          <w:color w:val="000000"/>
        </w:rPr>
      </w:pPr>
      <w:r>
        <w:rPr>
          <w:rFonts w:ascii="Helvetica Neue" w:hAnsi="Helvetica Neue" w:cs="Arial"/>
          <w:color w:val="000000"/>
        </w:rPr>
        <w:tab/>
        <w:t xml:space="preserve">In contrast to variable estimates of establishment timing and founding population size, demographic models were very consistent in suggesting unidirectional migration from North America to Hawaii. Contemporary migration rates are still inferred to be low (on the order of 0.01 individuals per generation from NA to Hawaii). Migration </w:t>
      </w:r>
      <w:r w:rsidR="00FF4D0E">
        <w:rPr>
          <w:rFonts w:ascii="Helvetica Neue" w:hAnsi="Helvetica Neue" w:cs="Arial"/>
          <w:color w:val="000000"/>
        </w:rPr>
        <w:t>from</w:t>
      </w:r>
      <w:r>
        <w:rPr>
          <w:rFonts w:ascii="Helvetica Neue" w:hAnsi="Helvetica Neue" w:cs="Arial"/>
          <w:color w:val="000000"/>
        </w:rPr>
        <w:t xml:space="preserve"> Hawaii to North America was suggested to be negligible, which makes sense in light of prevailing wind directions and loss of migratory behavior in Hawaiian monarchs. Our results thus contrast with those of Pierce et al (2014a), whose methods suggested much higher migration rates for both North America to Hawaii and vice versa. </w:t>
      </w:r>
      <w:r w:rsidR="00E77EF4">
        <w:rPr>
          <w:rFonts w:ascii="Helvetica Neue" w:hAnsi="Helvetica Neue" w:cs="Arial"/>
          <w:color w:val="000000"/>
        </w:rPr>
        <w:t>However, we are more confident in our results than those of Pierce et al. (2014) due to the much larg</w:t>
      </w:r>
      <w:r w:rsidR="00310969">
        <w:rPr>
          <w:rFonts w:ascii="Helvetica Neue" w:hAnsi="Helvetica Neue" w:cs="Arial"/>
          <w:color w:val="000000"/>
        </w:rPr>
        <w:t>er number of sampled loci and the more sophisticated demographic model that we used in our analysis.</w:t>
      </w:r>
    </w:p>
    <w:p w14:paraId="5AD42A90" w14:textId="0AF1B42C"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w:t>
      </w:r>
      <w:r>
        <w:rPr>
          <w:rFonts w:ascii="Helvetica Neue" w:hAnsi="Helvetica Neue" w:cs="Arial"/>
          <w:color w:val="000000"/>
        </w:rPr>
        <w:lastRenderedPageBreak/>
        <w:t xml:space="preserve">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ti Levu</w:t>
            </w:r>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liam Hemstrom" w:date="2019-08-28T12:44:00Z" w:initials="WH">
    <w:p w14:paraId="0297D8A5" w14:textId="2D8E9E1D" w:rsidR="003800D0" w:rsidRDefault="003800D0">
      <w:pPr>
        <w:pStyle w:val="CommentText"/>
      </w:pPr>
      <w:r>
        <w:rPr>
          <w:rStyle w:val="CommentReference"/>
        </w:rPr>
        <w:annotationRef/>
      </w:r>
      <w:r>
        <w:t>Is it proper to say “the monarch” or “monarchs”?</w:t>
      </w:r>
    </w:p>
  </w:comment>
  <w:comment w:id="2" w:author="Micah Freedman" w:date="2019-08-09T12:19:00Z" w:initials="MF">
    <w:p w14:paraId="36C8E6B4" w14:textId="3783D21B" w:rsidR="00E77EF4" w:rsidRDefault="00E77EF4">
      <w:pPr>
        <w:pStyle w:val="CommentText"/>
      </w:pPr>
      <w:r>
        <w:rPr>
          <w:rStyle w:val="CommentReference"/>
        </w:rPr>
        <w:annotationRef/>
      </w:r>
      <w:r>
        <w:t>at least until the paper from the de Roode lab comes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0818E" w14:textId="77777777" w:rsidR="009F6939" w:rsidRDefault="009F6939" w:rsidP="003B1AAE">
      <w:r>
        <w:separator/>
      </w:r>
    </w:p>
  </w:endnote>
  <w:endnote w:type="continuationSeparator" w:id="0">
    <w:p w14:paraId="54064B63" w14:textId="77777777" w:rsidR="009F6939" w:rsidRDefault="009F6939"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997FD" w14:textId="77777777" w:rsidR="009F6939" w:rsidRDefault="009F6939" w:rsidP="003B1AAE">
      <w:r>
        <w:separator/>
      </w:r>
    </w:p>
  </w:footnote>
  <w:footnote w:type="continuationSeparator" w:id="0">
    <w:p w14:paraId="6A275AF7" w14:textId="77777777" w:rsidR="009F6939" w:rsidRDefault="009F6939"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867B1"/>
    <w:rsid w:val="000C4EA1"/>
    <w:rsid w:val="000F0C5E"/>
    <w:rsid w:val="00171572"/>
    <w:rsid w:val="00191C48"/>
    <w:rsid w:val="001B063A"/>
    <w:rsid w:val="001F1D1D"/>
    <w:rsid w:val="00242F9B"/>
    <w:rsid w:val="002A1706"/>
    <w:rsid w:val="003079E4"/>
    <w:rsid w:val="00310969"/>
    <w:rsid w:val="00333EB3"/>
    <w:rsid w:val="003800D0"/>
    <w:rsid w:val="003B1AAE"/>
    <w:rsid w:val="00442634"/>
    <w:rsid w:val="004B1994"/>
    <w:rsid w:val="004C5CDD"/>
    <w:rsid w:val="00512974"/>
    <w:rsid w:val="005A227C"/>
    <w:rsid w:val="00621411"/>
    <w:rsid w:val="00625A53"/>
    <w:rsid w:val="0064060B"/>
    <w:rsid w:val="006A1B71"/>
    <w:rsid w:val="007C2C9D"/>
    <w:rsid w:val="00846222"/>
    <w:rsid w:val="00873DA2"/>
    <w:rsid w:val="008C4E05"/>
    <w:rsid w:val="0097017A"/>
    <w:rsid w:val="00977D34"/>
    <w:rsid w:val="009B265E"/>
    <w:rsid w:val="009B2AE0"/>
    <w:rsid w:val="009B7DF1"/>
    <w:rsid w:val="009E3CBB"/>
    <w:rsid w:val="009F6939"/>
    <w:rsid w:val="00A35831"/>
    <w:rsid w:val="00AB278B"/>
    <w:rsid w:val="00AC3C2F"/>
    <w:rsid w:val="00AC6FE1"/>
    <w:rsid w:val="00B23719"/>
    <w:rsid w:val="00B33433"/>
    <w:rsid w:val="00B91792"/>
    <w:rsid w:val="00BB5658"/>
    <w:rsid w:val="00C37519"/>
    <w:rsid w:val="00C748B1"/>
    <w:rsid w:val="00D06EE7"/>
    <w:rsid w:val="00D7319C"/>
    <w:rsid w:val="00E302B1"/>
    <w:rsid w:val="00E37B4C"/>
    <w:rsid w:val="00E46C9F"/>
    <w:rsid w:val="00E70B1E"/>
    <w:rsid w:val="00E77EF4"/>
    <w:rsid w:val="00E85F07"/>
    <w:rsid w:val="00EF22AE"/>
    <w:rsid w:val="00F81228"/>
    <w:rsid w:val="00F8441E"/>
    <w:rsid w:val="00FB61F8"/>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AFF697B3-D820-400B-B724-D7ECC94DA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10ADF-2439-4CDC-986A-5F8A6ECE3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5</TotalTime>
  <Pages>10</Pages>
  <Words>11201</Words>
  <Characters>63851</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11</cp:revision>
  <dcterms:created xsi:type="dcterms:W3CDTF">2019-07-22T21:19:00Z</dcterms:created>
  <dcterms:modified xsi:type="dcterms:W3CDTF">2019-08-2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